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t>Equipoise:</w:t>
      </w:r>
    </w:p>
    <w:p w14:paraId="2137041C" w14:textId="6365AE20"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0"/>
      <w:r w:rsidRPr="00786AE4">
        <w:rPr>
          <w:rFonts w:cstheme="minorHAnsi"/>
          <w:sz w:val="22"/>
          <w:szCs w:val="22"/>
        </w:rPr>
        <w:t>trial</w:t>
      </w:r>
      <w:commentRangeEnd w:id="0"/>
      <w:r w:rsidRPr="00786AE4">
        <w:rPr>
          <w:rStyle w:val="CommentReference"/>
          <w:rFonts w:cstheme="minorHAnsi"/>
          <w:sz w:val="22"/>
          <w:szCs w:val="22"/>
        </w:rPr>
        <w:commentReference w:id="0"/>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w:t>
      </w:r>
      <w:proofErr w:type="spellStart"/>
      <w:proofErr w:type="gramStart"/>
      <w:r w:rsidRPr="00786AE4">
        <w:rPr>
          <w:rFonts w:cstheme="minorHAnsi"/>
          <w:sz w:val="22"/>
          <w:szCs w:val="22"/>
        </w:rPr>
        <w:t>a</w:t>
      </w:r>
      <w:proofErr w:type="spellEnd"/>
      <w:proofErr w:type="gramEnd"/>
      <w:r w:rsidRPr="00786AE4">
        <w:rPr>
          <w:rFonts w:cstheme="minorHAnsi"/>
          <w:sz w:val="22"/>
          <w:szCs w:val="22"/>
        </w:rPr>
        <w:t xml:space="preserve">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w:t>
      </w:r>
      <w:proofErr w:type="spellStart"/>
      <w:r w:rsidRPr="00786AE4">
        <w:rPr>
          <w:rFonts w:cstheme="minorHAnsi"/>
          <w:sz w:val="22"/>
          <w:szCs w:val="22"/>
        </w:rPr>
        <w:t>pravastin</w:t>
      </w:r>
      <w:proofErr w:type="spellEnd"/>
      <w:r w:rsidRPr="00786AE4">
        <w:rPr>
          <w:rFonts w:cstheme="minorHAnsi"/>
          <w:sz w:val="22"/>
          <w:szCs w:val="22"/>
        </w:rPr>
        <w:t xml:space="preserve"> to sorafenib in advanced hepatocellular carcinoma without previous phase 2 efficacy 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1C5E2A">
        <w:rPr>
          <w:rFonts w:cstheme="minorHAnsi"/>
          <w:sz w:val="22"/>
          <w:szCs w:val="22"/>
        </w:rPr>
        <w:instrText xml:space="preserve"> ADDIN ZOTERO_ITEM CSL_CITATION {"citationID":"KkBJcev7","properties":{"formattedCitation":"\\super 1\\nosupersub{}","plainCitation":"1","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1</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w:t>
      </w:r>
      <w:commentRangeStart w:id="1"/>
      <w:r w:rsidRPr="00786AE4">
        <w:rPr>
          <w:rFonts w:cstheme="minorHAnsi"/>
          <w:sz w:val="22"/>
          <w:szCs w:val="22"/>
        </w:rPr>
        <w:t>patients</w:t>
      </w:r>
      <w:commentRangeEnd w:id="1"/>
      <w:r w:rsidR="007C3116">
        <w:rPr>
          <w:rStyle w:val="CommentReference"/>
        </w:rPr>
        <w:commentReference w:id="1"/>
      </w:r>
      <w:r w:rsidRPr="00786AE4">
        <w:rPr>
          <w:rFonts w:cstheme="minorHAnsi"/>
          <w:sz w:val="22"/>
          <w:szCs w:val="22"/>
        </w:rPr>
        <w:t>.</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1A49F05A" w14:textId="77777777" w:rsidR="00310D49" w:rsidRDefault="00F3671D" w:rsidP="00F3671D">
      <w:proofErr w:type="spellStart"/>
      <w:r>
        <w:t>Its</w:t>
      </w:r>
      <w:proofErr w:type="spellEnd"/>
      <w:r>
        <w:t xml:space="preserve"> not that trials that bypass are in less equipoise this is not possible—see his paper with </w:t>
      </w:r>
      <w:proofErr w:type="spellStart"/>
      <w:r>
        <w:t>alex</w:t>
      </w:r>
      <w:proofErr w:type="spellEnd"/>
      <w:r>
        <w:t xml:space="preserve">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w:t>
      </w:r>
    </w:p>
    <w:p w14:paraId="619827AC" w14:textId="21965DB3" w:rsidR="00F3671D" w:rsidRDefault="00F3671D" w:rsidP="00F3671D">
      <w:r>
        <w:t xml:space="preserve">that we </w:t>
      </w:r>
      <w:proofErr w:type="spellStart"/>
      <w:r>
        <w:t>layed</w:t>
      </w:r>
      <w:proofErr w:type="spellEnd"/>
      <w:r>
        <w:t xml:space="preserve"> out </w:t>
      </w:r>
    </w:p>
    <w:p w14:paraId="1FA6E508" w14:textId="77777777" w:rsidR="00310D49" w:rsidRDefault="00310D49" w:rsidP="00310D49">
      <w:r>
        <w:t xml:space="preserve">When those equipoise </w:t>
      </w:r>
      <w:proofErr w:type="spellStart"/>
      <w:r>
        <w:t>critreria</w:t>
      </w:r>
      <w:proofErr w:type="spellEnd"/>
      <w:r>
        <w:t xml:space="preserve"> are truly true it might be </w:t>
      </w:r>
      <w:proofErr w:type="spellStart"/>
      <w:proofErr w:type="gramStart"/>
      <w:r>
        <w:t>ok:</w:t>
      </w:r>
      <w:r>
        <w:rPr>
          <w:rFonts w:cstheme="minorHAnsi"/>
          <w:sz w:val="22"/>
          <w:szCs w:val="22"/>
        </w:rPr>
        <w:t>Other</w:t>
      </w:r>
      <w:proofErr w:type="spellEnd"/>
      <w:proofErr w:type="gramEnd"/>
      <w:r>
        <w:rPr>
          <w:rFonts w:cstheme="minorHAnsi"/>
          <w:sz w:val="22"/>
          <w:szCs w:val="22"/>
        </w:rPr>
        <w:t xml:space="preserve"> reasons that may not be ok under equipoise </w:t>
      </w:r>
      <w:r>
        <w:tab/>
        <w:t xml:space="preserve">If P1 showed huge amount of P1 efficacy evidence </w:t>
      </w:r>
    </w:p>
    <w:p w14:paraId="60AD25C4" w14:textId="77777777" w:rsidR="00310D49" w:rsidRDefault="00310D49" w:rsidP="00310D49">
      <w:r>
        <w:tab/>
        <w:t xml:space="preserve">If </w:t>
      </w:r>
      <w:proofErr w:type="spellStart"/>
      <w:r>
        <w:t>genuially</w:t>
      </w:r>
      <w:proofErr w:type="spellEnd"/>
      <w:r>
        <w:t xml:space="preserve"> happening like this there would be comparable efficacy</w:t>
      </w:r>
    </w:p>
    <w:p w14:paraId="6D8EC371" w14:textId="7856B973" w:rsidR="00310D49" w:rsidRDefault="00310D49" w:rsidP="00310D49">
      <w:r>
        <w:tab/>
        <w:t>Or exceptionally safe drug</w:t>
      </w:r>
    </w:p>
    <w:p w14:paraId="321574A7" w14:textId="521E3E26" w:rsidR="00110597" w:rsidRDefault="00000000" w:rsidP="00310D49">
      <w:hyperlink r:id="rId10" w:history="1">
        <w:r w:rsidR="00110597" w:rsidRPr="00F772C9">
          <w:rPr>
            <w:rStyle w:val="Hyperlink"/>
          </w:rPr>
          <w:t>https://journals.plos.org/plosmedicine/article?id=10.1371/journal.pmed.1001010</w:t>
        </w:r>
      </w:hyperlink>
    </w:p>
    <w:p w14:paraId="0DF98171" w14:textId="4010C374" w:rsidR="00110597" w:rsidRDefault="00110597" w:rsidP="00310D49">
      <w:r>
        <w:t xml:space="preserve">look at revisions for cancer </w:t>
      </w:r>
      <w:proofErr w:type="gramStart"/>
      <w:r>
        <w:t>bypass</w:t>
      </w:r>
      <w:proofErr w:type="gramEnd"/>
    </w:p>
    <w:p w14:paraId="20956DED" w14:textId="77777777" w:rsidR="00310D49" w:rsidRDefault="00310D49" w:rsidP="00F3671D"/>
    <w:p w14:paraId="1AA0ADB1"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Value </w:t>
      </w:r>
    </w:p>
    <w:p w14:paraId="2134236A"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5325C39B"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1C5E2A">
        <w:rPr>
          <w:rFonts w:cstheme="minorHAnsi"/>
          <w:sz w:val="22"/>
          <w:szCs w:val="22"/>
        </w:rPr>
        <w:instrText xml:space="preserve"> ADDIN ZOTERO_ITEM CSL_CITATION {"citationID":"a20gi74eljl","properties":{"formattedCitation":"\\super 2\\nosupersub{}","plainCitation":"2","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2</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1C5E2A">
        <w:rPr>
          <w:rFonts w:cstheme="minorHAnsi"/>
          <w:sz w:val="22"/>
          <w:szCs w:val="22"/>
        </w:rPr>
        <w:instrText xml:space="preserve"> ADDIN ZOTERO_ITEM CSL_CITATION {"citationID":"akg5961f3e","properties":{"formattedCitation":"\\super 3,4\\nosupersub{}","plainCitation":"3,4","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3,4</w:t>
      </w:r>
      <w:r w:rsidRPr="00786AE4">
        <w:rPr>
          <w:rFonts w:cstheme="minorHAnsi"/>
          <w:sz w:val="22"/>
          <w:szCs w:val="22"/>
        </w:rPr>
        <w:fldChar w:fldCharType="end"/>
      </w:r>
      <w:r w:rsidRPr="00786AE4">
        <w:rPr>
          <w:rFonts w:cstheme="minorHAnsi"/>
          <w:sz w:val="22"/>
          <w:szCs w:val="22"/>
        </w:rPr>
        <w:t xml:space="preserve"> Without disclosing this lack of 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6F4AC6B6" w14:textId="11DC0B5B" w:rsidR="00DF1AF3" w:rsidRPr="00F3671D" w:rsidRDefault="00DF1AF3" w:rsidP="00F3671D"/>
    <w:p w14:paraId="56A55A65" w14:textId="3EFB2FCF"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 xml:space="preserve">harmaceutical companies succumb to market pressures and competition. In </w:t>
      </w:r>
      <w:proofErr w:type="gramStart"/>
      <w:r w:rsidR="00AD3995" w:rsidRPr="00786AE4">
        <w:rPr>
          <w:rFonts w:cstheme="minorHAnsi"/>
          <w:sz w:val="22"/>
          <w:szCs w:val="22"/>
        </w:rPr>
        <w:t>immune-oncology</w:t>
      </w:r>
      <w:proofErr w:type="gramEnd"/>
      <w:r w:rsidR="00AD3995" w:rsidRPr="00786AE4">
        <w:rPr>
          <w:rFonts w:cstheme="minorHAnsi"/>
          <w:sz w:val="22"/>
          <w:szCs w:val="22"/>
        </w:rPr>
        <w:t xml:space="preserve">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1C5E2A">
        <w:rPr>
          <w:rFonts w:cstheme="minorHAnsi"/>
          <w:sz w:val="22"/>
          <w:szCs w:val="22"/>
        </w:rPr>
        <w:instrText xml:space="preserve"> ADDIN ZOTERO_ITEM CSL_CITATION {"citationID":"OErrC7vU","properties":{"formattedCitation":"\\super 5,6\\nosupersub{}","plainCitation":"5,6","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1C5E2A" w:rsidRPr="001C5E2A">
        <w:rPr>
          <w:rFonts w:ascii="Calibri" w:cs="Calibri"/>
          <w:color w:val="000000"/>
          <w:sz w:val="22"/>
          <w:vertAlign w:val="superscript"/>
        </w:rPr>
        <w:t>5,6</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2"/>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2"/>
      <w:r w:rsidR="00AD3995" w:rsidRPr="00786AE4">
        <w:rPr>
          <w:rStyle w:val="CommentReference"/>
          <w:rFonts w:cstheme="minorHAnsi"/>
          <w:sz w:val="22"/>
          <w:szCs w:val="22"/>
        </w:rPr>
        <w:commentReference w:id="2"/>
      </w:r>
    </w:p>
    <w:p w14:paraId="2089C5AF" w14:textId="0B09F289"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w:t>
      </w:r>
      <w:r w:rsidRPr="00786AE4">
        <w:rPr>
          <w:rFonts w:cstheme="minorHAnsi"/>
          <w:sz w:val="22"/>
          <w:szCs w:val="22"/>
        </w:rPr>
        <w:lastRenderedPageBreak/>
        <w:t>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w:t>
      </w:r>
      <w:proofErr w:type="gramStart"/>
      <w:r w:rsidRPr="00786AE4">
        <w:rPr>
          <w:rFonts w:cstheme="minorHAnsi"/>
          <w:sz w:val="22"/>
          <w:szCs w:val="22"/>
        </w:rPr>
        <w:t>off of</w:t>
      </w:r>
      <w:proofErr w:type="gramEnd"/>
      <w:r w:rsidRPr="00786AE4">
        <w:rPr>
          <w:rFonts w:cstheme="minorHAnsi"/>
          <w:sz w:val="22"/>
          <w:szCs w:val="22"/>
        </w:rPr>
        <w:t xml:space="preserve">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1C5E2A">
        <w:rPr>
          <w:rFonts w:cstheme="minorHAnsi"/>
          <w:sz w:val="22"/>
          <w:szCs w:val="22"/>
        </w:rPr>
        <w:instrText xml:space="preserve"> ADDIN ZOTERO_ITEM CSL_CITATION {"citationID":"WeSMfG8s","properties":{"formattedCitation":"\\super 7\\nosupersub{}","plainCitation":"7","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7</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1C5E2A">
        <w:rPr>
          <w:rFonts w:cstheme="minorHAnsi"/>
          <w:sz w:val="22"/>
          <w:szCs w:val="22"/>
        </w:rPr>
        <w:instrText xml:space="preserve"> ADDIN ZOTERO_ITEM CSL_CITATION {"citationID":"i6Fym0YL","properties":{"formattedCitation":"\\super 8\\nosupersub{}","plainCitation":"8","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8</w:t>
      </w:r>
      <w:r w:rsidRPr="00786AE4">
        <w:rPr>
          <w:rFonts w:cstheme="minorHAnsi"/>
          <w:sz w:val="22"/>
          <w:szCs w:val="22"/>
        </w:rPr>
        <w:fldChar w:fldCharType="end"/>
      </w:r>
    </w:p>
    <w:p w14:paraId="6071A11D" w14:textId="4ABEBADC"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1C5E2A">
        <w:rPr>
          <w:rFonts w:cstheme="minorHAnsi"/>
          <w:sz w:val="22"/>
          <w:szCs w:val="22"/>
        </w:rPr>
        <w:instrText xml:space="preserve"> ADDIN ZOTERO_ITEM CSL_CITATION {"citationID":"6K032v7z","properties":{"formattedCitation":"\\super 9\\nosupersub{}","plainCitation":"9","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1C5E2A" w:rsidRPr="001C5E2A">
        <w:rPr>
          <w:rFonts w:ascii="Calibri" w:cs="Calibri"/>
          <w:sz w:val="22"/>
          <w:vertAlign w:val="superscript"/>
        </w:rPr>
        <w:t>9</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2D7485B3" w:rsidR="00F3671D" w:rsidRDefault="00F3671D" w:rsidP="00AD3995">
      <w:pPr>
        <w:spacing w:after="30" w:line="236" w:lineRule="auto"/>
        <w:ind w:firstLine="720"/>
        <w:rPr>
          <w:rFonts w:cstheme="minorHAnsi"/>
          <w:sz w:val="22"/>
          <w:szCs w:val="22"/>
        </w:rPr>
      </w:pPr>
      <w:r>
        <w:rPr>
          <w:rFonts w:cstheme="minorHAnsi"/>
          <w:sz w:val="22"/>
          <w:szCs w:val="22"/>
        </w:rPr>
        <w:t xml:space="preserve">Probs a difference between neg and </w:t>
      </w:r>
      <w:proofErr w:type="gramStart"/>
      <w:r>
        <w:rPr>
          <w:rFonts w:cstheme="minorHAnsi"/>
          <w:sz w:val="22"/>
          <w:szCs w:val="22"/>
        </w:rPr>
        <w:t>skipping</w:t>
      </w:r>
      <w:proofErr w:type="gramEnd"/>
    </w:p>
    <w:p w14:paraId="11A974C5" w14:textId="77777777" w:rsidR="007C3116" w:rsidRDefault="007C3116" w:rsidP="00AD3995">
      <w:pPr>
        <w:spacing w:after="30" w:line="236" w:lineRule="auto"/>
        <w:ind w:firstLine="720"/>
        <w:rPr>
          <w:rFonts w:cstheme="minorHAnsi"/>
          <w:sz w:val="22"/>
          <w:szCs w:val="22"/>
        </w:rPr>
      </w:pP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t xml:space="preserve">Moral </w:t>
      </w:r>
    </w:p>
    <w:p w14:paraId="7AD8A0E3" w14:textId="77777777" w:rsidR="00F3671D" w:rsidRDefault="00F3671D" w:rsidP="00F3671D">
      <w:pPr>
        <w:ind w:firstLine="360"/>
      </w:pPr>
      <w:r>
        <w:t xml:space="preserve">They may not know dose or frequency at all so it is missing in the phase 3- may be less effective (less pos like in our cancer </w:t>
      </w:r>
      <w:proofErr w:type="gramStart"/>
      <w:r>
        <w:t>paper)  but</w:t>
      </w:r>
      <w:proofErr w:type="gramEnd"/>
      <w:r>
        <w:t xml:space="preserve"> this may mean that a less the optimal use of the drug becomes soc-optimal is impossible but less than best. x</w:t>
      </w:r>
    </w:p>
    <w:p w14:paraId="63A11D66" w14:textId="77777777" w:rsidR="00F3671D" w:rsidRDefault="00F3671D" w:rsidP="00F3671D">
      <w:r>
        <w:t xml:space="preserve">When those equipoise </w:t>
      </w:r>
      <w:proofErr w:type="spellStart"/>
      <w:r>
        <w:t>critreria</w:t>
      </w:r>
      <w:proofErr w:type="spellEnd"/>
      <w:r>
        <w:t xml:space="preserve"> are truly true it might be ok </w:t>
      </w:r>
    </w:p>
    <w:p w14:paraId="7159367B" w14:textId="77777777" w:rsidR="00F3671D" w:rsidRDefault="00F3671D" w:rsidP="00F3671D">
      <w:r>
        <w:tab/>
        <w:t xml:space="preserve">When we develop </w:t>
      </w:r>
      <w:proofErr w:type="gramStart"/>
      <w:r>
        <w:t>drugs</w:t>
      </w:r>
      <w:proofErr w:type="gramEnd"/>
      <w:r>
        <w:t xml:space="preserve"> we have to put many into to get a few effective safe drugs </w:t>
      </w:r>
    </w:p>
    <w:p w14:paraId="068BFB0F" w14:textId="77777777" w:rsidR="00F3671D" w:rsidRDefault="00F3671D" w:rsidP="00F3671D">
      <w:r>
        <w:tab/>
        <w:t xml:space="preserve">Look at it through patient welfare and the number of patients that we put </w:t>
      </w:r>
      <w:proofErr w:type="gramStart"/>
      <w:r>
        <w:t>in</w:t>
      </w:r>
      <w:proofErr w:type="gramEnd"/>
    </w:p>
    <w:p w14:paraId="432B10FE" w14:textId="3A5B2892" w:rsidR="00F3671D" w:rsidRDefault="00F3671D" w:rsidP="00F3671D">
      <w:r>
        <w:tab/>
        <w:t xml:space="preserve">Exchange rate of patient welfare to get an amount of </w:t>
      </w:r>
      <w:proofErr w:type="gramStart"/>
      <w:r>
        <w:t>evidence</w:t>
      </w:r>
      <w:proofErr w:type="gramEnd"/>
      <w:r>
        <w:t xml:space="preserve"> </w:t>
      </w:r>
    </w:p>
    <w:p w14:paraId="119A04E9" w14:textId="77777777" w:rsidR="00F3671D" w:rsidRDefault="00F3671D" w:rsidP="00F3671D">
      <w:r>
        <w:t xml:space="preserve">Areas with worse exchange rate—amyloid cascade-dozens of clinical trials that target this mechanism all negative low yield also vitamin </w:t>
      </w:r>
      <w:proofErr w:type="gramStart"/>
      <w:r>
        <w:t>D</w:t>
      </w:r>
      <w:proofErr w:type="gramEnd"/>
      <w:r>
        <w:t xml:space="preserve"> </w:t>
      </w:r>
    </w:p>
    <w:p w14:paraId="5CBB0ADA" w14:textId="77777777" w:rsidR="00F3671D" w:rsidRDefault="00F3671D" w:rsidP="00F3671D">
      <w:r>
        <w:t xml:space="preserve">Ways that we can do research that have a higher yield- contribute to lowering the amount of patient welfare </w:t>
      </w:r>
      <w:proofErr w:type="gramStart"/>
      <w:r>
        <w:t>needed</w:t>
      </w:r>
      <w:proofErr w:type="gramEnd"/>
      <w:r>
        <w:t xml:space="preserve">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tab/>
        <w:t xml:space="preserve">More money and patients in the p3 that ins </w:t>
      </w:r>
      <w:proofErr w:type="spellStart"/>
      <w:r>
        <w:t>nonpos</w:t>
      </w:r>
      <w:proofErr w:type="spellEnd"/>
      <w:r>
        <w:t xml:space="preserve"> than non pos in p2</w:t>
      </w:r>
    </w:p>
    <w:p w14:paraId="51C6F837" w14:textId="77777777" w:rsidR="00F3671D" w:rsidRDefault="00F3671D" w:rsidP="00F3671D">
      <w:r>
        <w:t xml:space="preserve">Coordination problems- we have failed to coordinate phase of trials with the evidence available from earlier </w:t>
      </w:r>
      <w:proofErr w:type="gramStart"/>
      <w:r>
        <w:t>phases</w:t>
      </w:r>
      <w:proofErr w:type="gramEnd"/>
      <w:r>
        <w:t xml:space="preserve"> </w:t>
      </w:r>
    </w:p>
    <w:p w14:paraId="592D25EE" w14:textId="77777777" w:rsidR="00F3671D" w:rsidRDefault="00F3671D" w:rsidP="00F3671D">
      <w:r>
        <w:t xml:space="preserve">Particular duty to the patients that we are putting into the enterprise-different than what we owe future </w:t>
      </w:r>
      <w:proofErr w:type="gramStart"/>
      <w:r>
        <w:t>patients</w:t>
      </w:r>
      <w:proofErr w:type="gramEnd"/>
      <w:r>
        <w:t xml:space="preserve"> inequity of health cost and benefit to patient</w:t>
      </w:r>
    </w:p>
    <w:p w14:paraId="3CC257D0" w14:textId="77777777" w:rsidR="00F3671D" w:rsidRDefault="00F3671D" w:rsidP="00F3671D">
      <w:r>
        <w:t xml:space="preserve">Don’t we gain patient welfare when we get good drugs out to patients faster, which may stand in cancer, but in neurology, where most drugs will not be positive, you are likely exposing more </w:t>
      </w:r>
      <w:proofErr w:type="gramStart"/>
      <w:r>
        <w:t>patients  in</w:t>
      </w:r>
      <w:proofErr w:type="gramEnd"/>
      <w:r>
        <w:t xml:space="preserve"> a p3 than if you found it in P2</w:t>
      </w:r>
    </w:p>
    <w:p w14:paraId="06AFA820" w14:textId="77777777" w:rsidR="00F3671D" w:rsidRDefault="00F3671D" w:rsidP="00F3671D">
      <w:r>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Opportunity cost-how to pick which trials to </w:t>
      </w:r>
      <w:proofErr w:type="gramStart"/>
      <w:r>
        <w:rPr>
          <w:rFonts w:ascii="Helvetica" w:hAnsi="Helvetica" w:cs="Helvetica"/>
        </w:rPr>
        <w:t>run</w:t>
      </w:r>
      <w:proofErr w:type="gramEnd"/>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pos—less patients were exposed -to a drug that </w:t>
      </w:r>
      <w:proofErr w:type="gramStart"/>
      <w:r>
        <w:rPr>
          <w:rFonts w:ascii="Helvetica" w:hAnsi="Helvetica" w:cs="Helvetica"/>
        </w:rPr>
        <w:t>works</w:t>
      </w:r>
      <w:proofErr w:type="gramEnd"/>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neg—more patients were exposed to a drug that doesn’t </w:t>
      </w:r>
      <w:proofErr w:type="gramStart"/>
      <w:r>
        <w:rPr>
          <w:rFonts w:ascii="Helvetica" w:hAnsi="Helvetica" w:cs="Helvetica"/>
        </w:rPr>
        <w:t>work</w:t>
      </w:r>
      <w:proofErr w:type="gramEnd"/>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lastRenderedPageBreak/>
        <w:t xml:space="preserve">If the phase 3 ends up being pos—more patients were exposed -to a drug that </w:t>
      </w:r>
      <w:proofErr w:type="gramStart"/>
      <w:r>
        <w:rPr>
          <w:rFonts w:ascii="Helvetica" w:hAnsi="Helvetica" w:cs="Helvetica"/>
        </w:rPr>
        <w:t>works</w:t>
      </w:r>
      <w:proofErr w:type="gramEnd"/>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w:t>
      </w:r>
      <w:proofErr w:type="gramStart"/>
      <w:r>
        <w:rPr>
          <w:rFonts w:ascii="Helvetica" w:hAnsi="Helvetica" w:cs="Helvetica"/>
        </w:rPr>
        <w:t>patients</w:t>
      </w:r>
      <w:proofErr w:type="gramEnd"/>
      <w:r>
        <w:rPr>
          <w:rFonts w:ascii="Helvetica" w:hAnsi="Helvetica" w:cs="Helvetica"/>
        </w:rPr>
        <w:t xml:space="preserve">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neg and phase 3 is done and is also neg—more patients were exposed to a drug that doesn’t work—but had to see enough of a signal to move </w:t>
      </w:r>
      <w:proofErr w:type="gramStart"/>
      <w:r>
        <w:rPr>
          <w:rFonts w:ascii="Helvetica" w:hAnsi="Helvetica" w:cs="Helvetica"/>
        </w:rPr>
        <w:t>along</w:t>
      </w:r>
      <w:proofErr w:type="gramEnd"/>
    </w:p>
    <w:p w14:paraId="087909F5" w14:textId="2634AA51" w:rsidR="00F3671D" w:rsidRDefault="00F3671D" w:rsidP="00F3671D">
      <w:pPr>
        <w:autoSpaceDE w:val="0"/>
        <w:autoSpaceDN w:val="0"/>
        <w:adjustRightInd w:val="0"/>
        <w:ind w:right="-720"/>
        <w:rPr>
          <w:rFonts w:ascii="Helvetica" w:hAnsi="Helvetica" w:cs="Helvetica"/>
        </w:rPr>
      </w:pPr>
      <w:r>
        <w:rPr>
          <w:rFonts w:ascii="Helvetica" w:hAnsi="Helvetica" w:cs="Helvetica"/>
        </w:rPr>
        <w:t xml:space="preserve">Pipeline science translation medicine Hey ethics, </w:t>
      </w:r>
      <w:proofErr w:type="gramStart"/>
      <w:r>
        <w:rPr>
          <w:rFonts w:ascii="Helvetica" w:hAnsi="Helvetica" w:cs="Helvetica"/>
        </w:rPr>
        <w:t>error</w:t>
      </w:r>
      <w:proofErr w:type="gramEnd"/>
      <w:r>
        <w:rPr>
          <w:rFonts w:ascii="Helvetica" w:hAnsi="Helvetica" w:cs="Helvetica"/>
        </w:rPr>
        <w:t xml:space="preserve"> and initial trials of efficacy (phase 2 trial productivity)</w:t>
      </w:r>
    </w:p>
    <w:p w14:paraId="06D25A6E" w14:textId="495D6085" w:rsidR="00871E62" w:rsidRDefault="00871E62" w:rsidP="00F3671D">
      <w:pPr>
        <w:autoSpaceDE w:val="0"/>
        <w:autoSpaceDN w:val="0"/>
        <w:adjustRightInd w:val="0"/>
        <w:ind w:right="-720"/>
        <w:rPr>
          <w:rFonts w:ascii="Helvetica" w:hAnsi="Helvetica" w:cs="Helvetica"/>
        </w:rPr>
      </w:pPr>
      <w:r>
        <w:rPr>
          <w:rFonts w:ascii="Helvetica" w:hAnsi="Helvetica" w:cs="Helvetica"/>
        </w:rPr>
        <w:t xml:space="preserve">In </w:t>
      </w:r>
      <w:proofErr w:type="spellStart"/>
      <w:r>
        <w:rPr>
          <w:rFonts w:ascii="Helvetica" w:hAnsi="Helvetica" w:cs="Helvetica"/>
        </w:rPr>
        <w:t>huntington’s</w:t>
      </w:r>
      <w:proofErr w:type="spellEnd"/>
      <w:r>
        <w:rPr>
          <w:rFonts w:ascii="Helvetica" w:hAnsi="Helvetica" w:cs="Helvetica"/>
        </w:rPr>
        <w:t xml:space="preserve"> disease P3 trials use 3 times as many patients and double as much time than phase 2 trials.</w:t>
      </w:r>
      <w:r>
        <w:rPr>
          <w:rFonts w:ascii="Helvetica" w:hAnsi="Helvetica" w:cs="Helvetica"/>
        </w:rPr>
        <w:fldChar w:fldCharType="begin"/>
      </w:r>
      <w:r w:rsidR="001C5E2A">
        <w:rPr>
          <w:rFonts w:ascii="Helvetica" w:hAnsi="Helvetica" w:cs="Helvetica"/>
        </w:rPr>
        <w:instrText xml:space="preserve"> ADDIN ZOTERO_ITEM CSL_CITATION {"citationID":"aj69lh6rm0","properties":{"formattedCitation":"\\super 10\\nosupersub{}","plainCitation":"10","noteIndex":0},"citationItems":[{"id":3438,"uris":["http://zotero.org/users/5374610/items/2RLAPDV5"],"itemData":{"id":3438,"type":"article-journal","abstract":"Background: Drug development in Huntington’s disease (HD) is particularly challenging, and only two compounds are approved by the FDA. It is therefore essential to appraise drug development programs in order to understand the reasons for their failur","container-title":"Journal of Huntington's Disease","DOI":"10.3233/JHD-170245","ISSN":"1879-6397","issue":"2","language":"en","note":"publisher: IOS Press","page":"157-163","source":"content.iospress.com","title":"Fifteen Years of Clinical Trials in&amp;nbsp;Huntington’s Disease: A Very Low Clinical&amp;nbsp;Drug Development Success Rate","title-short":"Fifteen Years of Clinical Trials in&amp;nbsp;Huntington’s Disease","volume":"6","author":[{"family":"Travessa","given":"André M."},{"family":"Rodrigues","given":"Filipe B."},{"family":"Mestre","given":"Tiago A."},{"family":"Ferreira","given":"Joaquim J."}],"issued":{"date-parts":[["2017",1,1]]}}}],"schema":"https://github.com/citation-style-language/schema/raw/master/csl-citation.json"} </w:instrText>
      </w:r>
      <w:r>
        <w:rPr>
          <w:rFonts w:ascii="Helvetica" w:hAnsi="Helvetica" w:cs="Helvetica"/>
        </w:rPr>
        <w:fldChar w:fldCharType="separate"/>
      </w:r>
      <w:r w:rsidR="001C5E2A" w:rsidRPr="001C5E2A">
        <w:rPr>
          <w:rFonts w:ascii="Helvetica" w:hAnsi="Helvetica"/>
          <w:vertAlign w:val="superscript"/>
        </w:rPr>
        <w:t>10</w:t>
      </w:r>
      <w:r>
        <w:rPr>
          <w:rFonts w:ascii="Helvetica" w:hAnsi="Helvetica" w:cs="Helvetica"/>
        </w:rPr>
        <w:fldChar w:fldCharType="end"/>
      </w:r>
    </w:p>
    <w:p w14:paraId="4D76BAEB" w14:textId="5EEDACE0" w:rsidR="008B5D1C" w:rsidRDefault="008B5D1C" w:rsidP="00F3671D">
      <w:pPr>
        <w:autoSpaceDE w:val="0"/>
        <w:autoSpaceDN w:val="0"/>
        <w:adjustRightInd w:val="0"/>
        <w:ind w:right="-720"/>
        <w:rPr>
          <w:rFonts w:ascii="Helvetica" w:hAnsi="Helvetica" w:cs="Helvetica"/>
        </w:rPr>
      </w:pPr>
    </w:p>
    <w:p w14:paraId="5F0DEF9B" w14:textId="4C45CC6D"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Value </w:t>
      </w:r>
    </w:p>
    <w:p w14:paraId="41585CF0" w14:textId="72327BD2" w:rsidR="001C5E2A" w:rsidRPr="00761783" w:rsidRDefault="008B5D1C" w:rsidP="00761783">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sectPr w:rsidR="001C5E2A" w:rsidRPr="00761783"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1" w:author="Hannah Moyer" w:date="2023-03-13T11:31:00Z" w:initials="HM">
    <w:p w14:paraId="683F5141" w14:textId="77777777" w:rsidR="007C3116" w:rsidRDefault="007C3116" w:rsidP="004A4A8B">
      <w:r>
        <w:rPr>
          <w:rStyle w:val="CommentReference"/>
        </w:rPr>
        <w:annotationRef/>
      </w:r>
      <w:r>
        <w:rPr>
          <w:sz w:val="20"/>
          <w:szCs w:val="20"/>
        </w:rPr>
        <w:t>why do we think 3 is the right number though? why not 7 if we are arguing that lack of data could threaten equipoise</w:t>
      </w:r>
    </w:p>
  </w:comment>
  <w:comment w:id="2" w:author="Hannah Marie Moyer, Ms" w:date="2021-11-08T09:48:00Z" w:initials="HMMM">
    <w:p w14:paraId="465F0C6D" w14:textId="51D322C4"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AE6A4" w15:done="0"/>
  <w15:commentEx w15:paraId="683F5141" w15:done="0"/>
  <w15:commentEx w15:paraId="476C8C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36E69" w16cex:dateUtc="2021-11-08T14:37:00Z"/>
  <w16cex:commentExtensible w16cex:durableId="27B987FC" w16cex:dateUtc="2023-03-13T15:31:00Z"/>
  <w16cex:commentExtensible w16cex:durableId="25337106" w16cex:dateUtc="2021-11-08T1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AE6A4" w16cid:durableId="25336E69"/>
  <w16cid:commentId w16cid:paraId="683F5141" w16cid:durableId="27B987FC"/>
  <w16cid:commentId w16cid:paraId="476C8C30" w16cid:durableId="253371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0F5C0F"/>
    <w:multiLevelType w:val="hybridMultilevel"/>
    <w:tmpl w:val="DEB69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20"/>
  </w:num>
  <w:num w:numId="2" w16cid:durableId="666328145">
    <w:abstractNumId w:val="8"/>
  </w:num>
  <w:num w:numId="3" w16cid:durableId="5403903">
    <w:abstractNumId w:val="3"/>
  </w:num>
  <w:num w:numId="4" w16cid:durableId="1270627442">
    <w:abstractNumId w:val="18"/>
  </w:num>
  <w:num w:numId="5" w16cid:durableId="375354069">
    <w:abstractNumId w:val="15"/>
  </w:num>
  <w:num w:numId="6" w16cid:durableId="539978447">
    <w:abstractNumId w:val="22"/>
  </w:num>
  <w:num w:numId="7" w16cid:durableId="1327511368">
    <w:abstractNumId w:val="13"/>
  </w:num>
  <w:num w:numId="8" w16cid:durableId="2046638246">
    <w:abstractNumId w:val="0"/>
  </w:num>
  <w:num w:numId="9" w16cid:durableId="118692924">
    <w:abstractNumId w:val="10"/>
  </w:num>
  <w:num w:numId="10" w16cid:durableId="1713266381">
    <w:abstractNumId w:val="16"/>
  </w:num>
  <w:num w:numId="11" w16cid:durableId="1523470074">
    <w:abstractNumId w:val="1"/>
  </w:num>
  <w:num w:numId="12" w16cid:durableId="1349794261">
    <w:abstractNumId w:val="19"/>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1"/>
  </w:num>
  <w:num w:numId="19" w16cid:durableId="1458522951">
    <w:abstractNumId w:val="12"/>
  </w:num>
  <w:num w:numId="20" w16cid:durableId="1193423693">
    <w:abstractNumId w:val="9"/>
  </w:num>
  <w:num w:numId="21" w16cid:durableId="1512404135">
    <w:abstractNumId w:val="4"/>
  </w:num>
  <w:num w:numId="22" w16cid:durableId="1986423859">
    <w:abstractNumId w:val="23"/>
  </w:num>
  <w:num w:numId="23" w16cid:durableId="1380276969">
    <w:abstractNumId w:val="17"/>
  </w:num>
  <w:num w:numId="24" w16cid:durableId="76365393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2723A"/>
    <w:rsid w:val="00037653"/>
    <w:rsid w:val="000546D1"/>
    <w:rsid w:val="00066D9D"/>
    <w:rsid w:val="00082272"/>
    <w:rsid w:val="00082D3C"/>
    <w:rsid w:val="00092BF9"/>
    <w:rsid w:val="000B2AAE"/>
    <w:rsid w:val="000B4596"/>
    <w:rsid w:val="000D20A1"/>
    <w:rsid w:val="000D3351"/>
    <w:rsid w:val="000D4963"/>
    <w:rsid w:val="000F0FF4"/>
    <w:rsid w:val="000F3BA8"/>
    <w:rsid w:val="001034AE"/>
    <w:rsid w:val="00104318"/>
    <w:rsid w:val="00106A99"/>
    <w:rsid w:val="00110597"/>
    <w:rsid w:val="00134677"/>
    <w:rsid w:val="00142C84"/>
    <w:rsid w:val="00142E9D"/>
    <w:rsid w:val="00151026"/>
    <w:rsid w:val="00156BF5"/>
    <w:rsid w:val="0017172C"/>
    <w:rsid w:val="00177DA0"/>
    <w:rsid w:val="00195F1B"/>
    <w:rsid w:val="001C4FEF"/>
    <w:rsid w:val="001C54F5"/>
    <w:rsid w:val="001C5E2A"/>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D513D"/>
    <w:rsid w:val="002E16EF"/>
    <w:rsid w:val="002E1A52"/>
    <w:rsid w:val="002E2199"/>
    <w:rsid w:val="002E5304"/>
    <w:rsid w:val="002E789B"/>
    <w:rsid w:val="002E7EDA"/>
    <w:rsid w:val="002F36A6"/>
    <w:rsid w:val="002F579F"/>
    <w:rsid w:val="002F5DC9"/>
    <w:rsid w:val="003100CA"/>
    <w:rsid w:val="00310D49"/>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1BE9"/>
    <w:rsid w:val="003F5890"/>
    <w:rsid w:val="00405419"/>
    <w:rsid w:val="004064FF"/>
    <w:rsid w:val="00411A70"/>
    <w:rsid w:val="00413FA9"/>
    <w:rsid w:val="0041422B"/>
    <w:rsid w:val="004163D2"/>
    <w:rsid w:val="004228D7"/>
    <w:rsid w:val="00432B82"/>
    <w:rsid w:val="00445B42"/>
    <w:rsid w:val="00464572"/>
    <w:rsid w:val="00464A69"/>
    <w:rsid w:val="00472A7B"/>
    <w:rsid w:val="00474C8E"/>
    <w:rsid w:val="00481A25"/>
    <w:rsid w:val="00483FDA"/>
    <w:rsid w:val="004D3D11"/>
    <w:rsid w:val="004E2C1C"/>
    <w:rsid w:val="004F34E7"/>
    <w:rsid w:val="004F4212"/>
    <w:rsid w:val="005006A9"/>
    <w:rsid w:val="00501762"/>
    <w:rsid w:val="0051353A"/>
    <w:rsid w:val="005141A1"/>
    <w:rsid w:val="00520D99"/>
    <w:rsid w:val="00521882"/>
    <w:rsid w:val="005231E2"/>
    <w:rsid w:val="00523FAB"/>
    <w:rsid w:val="00531D2C"/>
    <w:rsid w:val="005472AE"/>
    <w:rsid w:val="005522C0"/>
    <w:rsid w:val="005738D6"/>
    <w:rsid w:val="005751CF"/>
    <w:rsid w:val="00576A82"/>
    <w:rsid w:val="0057734F"/>
    <w:rsid w:val="005810AD"/>
    <w:rsid w:val="00581A68"/>
    <w:rsid w:val="005A62CA"/>
    <w:rsid w:val="005B247A"/>
    <w:rsid w:val="005C38B8"/>
    <w:rsid w:val="005E176B"/>
    <w:rsid w:val="005E54C4"/>
    <w:rsid w:val="005E689B"/>
    <w:rsid w:val="005F0B96"/>
    <w:rsid w:val="00603AEF"/>
    <w:rsid w:val="0060759E"/>
    <w:rsid w:val="00616DC4"/>
    <w:rsid w:val="006202E6"/>
    <w:rsid w:val="006213A9"/>
    <w:rsid w:val="0063285F"/>
    <w:rsid w:val="00636053"/>
    <w:rsid w:val="0064038B"/>
    <w:rsid w:val="006408AB"/>
    <w:rsid w:val="00642F93"/>
    <w:rsid w:val="00664A4C"/>
    <w:rsid w:val="00665817"/>
    <w:rsid w:val="00670C60"/>
    <w:rsid w:val="0067135A"/>
    <w:rsid w:val="00671C85"/>
    <w:rsid w:val="0067257B"/>
    <w:rsid w:val="0067644B"/>
    <w:rsid w:val="00695C2C"/>
    <w:rsid w:val="006A207F"/>
    <w:rsid w:val="006B1E7D"/>
    <w:rsid w:val="006B5159"/>
    <w:rsid w:val="006C66A2"/>
    <w:rsid w:val="006D1077"/>
    <w:rsid w:val="006D35C0"/>
    <w:rsid w:val="006D7632"/>
    <w:rsid w:val="006E2BE7"/>
    <w:rsid w:val="006F3D52"/>
    <w:rsid w:val="006F5E3E"/>
    <w:rsid w:val="007070D7"/>
    <w:rsid w:val="007334F0"/>
    <w:rsid w:val="00745613"/>
    <w:rsid w:val="00747104"/>
    <w:rsid w:val="00760C7E"/>
    <w:rsid w:val="00761783"/>
    <w:rsid w:val="007759D9"/>
    <w:rsid w:val="00776BB2"/>
    <w:rsid w:val="007857A6"/>
    <w:rsid w:val="0079624B"/>
    <w:rsid w:val="00797EF8"/>
    <w:rsid w:val="007A1856"/>
    <w:rsid w:val="007A33C7"/>
    <w:rsid w:val="007A3B0C"/>
    <w:rsid w:val="007B0BAE"/>
    <w:rsid w:val="007B2C13"/>
    <w:rsid w:val="007B54FA"/>
    <w:rsid w:val="007C3116"/>
    <w:rsid w:val="007D4E2F"/>
    <w:rsid w:val="007D5205"/>
    <w:rsid w:val="007F2EAC"/>
    <w:rsid w:val="0080538F"/>
    <w:rsid w:val="00816B12"/>
    <w:rsid w:val="00821251"/>
    <w:rsid w:val="008345E3"/>
    <w:rsid w:val="00837957"/>
    <w:rsid w:val="00837CA9"/>
    <w:rsid w:val="00843EB1"/>
    <w:rsid w:val="00863138"/>
    <w:rsid w:val="00871E62"/>
    <w:rsid w:val="00890123"/>
    <w:rsid w:val="0089181A"/>
    <w:rsid w:val="008964CF"/>
    <w:rsid w:val="008A2CD2"/>
    <w:rsid w:val="008A7F9A"/>
    <w:rsid w:val="008B3787"/>
    <w:rsid w:val="008B5D1C"/>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D1A15"/>
    <w:rsid w:val="009E260A"/>
    <w:rsid w:val="009E7A1D"/>
    <w:rsid w:val="009F0618"/>
    <w:rsid w:val="009F11D6"/>
    <w:rsid w:val="00A05916"/>
    <w:rsid w:val="00A06455"/>
    <w:rsid w:val="00A10FB6"/>
    <w:rsid w:val="00A21A0E"/>
    <w:rsid w:val="00A22983"/>
    <w:rsid w:val="00A36A62"/>
    <w:rsid w:val="00A41FDC"/>
    <w:rsid w:val="00A43E06"/>
    <w:rsid w:val="00A4401E"/>
    <w:rsid w:val="00A45CE1"/>
    <w:rsid w:val="00A60267"/>
    <w:rsid w:val="00A72CCD"/>
    <w:rsid w:val="00A75B1A"/>
    <w:rsid w:val="00A819C5"/>
    <w:rsid w:val="00A85F09"/>
    <w:rsid w:val="00A90726"/>
    <w:rsid w:val="00A9131C"/>
    <w:rsid w:val="00A92BEC"/>
    <w:rsid w:val="00A92EC7"/>
    <w:rsid w:val="00A93717"/>
    <w:rsid w:val="00AC4C34"/>
    <w:rsid w:val="00AD3995"/>
    <w:rsid w:val="00AD5F1F"/>
    <w:rsid w:val="00AE0016"/>
    <w:rsid w:val="00AE3682"/>
    <w:rsid w:val="00AE4275"/>
    <w:rsid w:val="00AF219A"/>
    <w:rsid w:val="00B135BB"/>
    <w:rsid w:val="00B20A47"/>
    <w:rsid w:val="00B25E7E"/>
    <w:rsid w:val="00B44D49"/>
    <w:rsid w:val="00B61228"/>
    <w:rsid w:val="00B62337"/>
    <w:rsid w:val="00B66952"/>
    <w:rsid w:val="00B66C95"/>
    <w:rsid w:val="00B75AB3"/>
    <w:rsid w:val="00B96919"/>
    <w:rsid w:val="00BA05C1"/>
    <w:rsid w:val="00BB2CF8"/>
    <w:rsid w:val="00BC2135"/>
    <w:rsid w:val="00BC6463"/>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0CC3"/>
    <w:rsid w:val="00C82FB9"/>
    <w:rsid w:val="00C90416"/>
    <w:rsid w:val="00CA2186"/>
    <w:rsid w:val="00CB23B5"/>
    <w:rsid w:val="00CB3209"/>
    <w:rsid w:val="00CF7F99"/>
    <w:rsid w:val="00D0066E"/>
    <w:rsid w:val="00D1761C"/>
    <w:rsid w:val="00D5700B"/>
    <w:rsid w:val="00D6398B"/>
    <w:rsid w:val="00D74203"/>
    <w:rsid w:val="00D8493C"/>
    <w:rsid w:val="00DA1048"/>
    <w:rsid w:val="00DB1165"/>
    <w:rsid w:val="00DB5588"/>
    <w:rsid w:val="00DB6F35"/>
    <w:rsid w:val="00DD1894"/>
    <w:rsid w:val="00DD2021"/>
    <w:rsid w:val="00DD7127"/>
    <w:rsid w:val="00DF1AF3"/>
    <w:rsid w:val="00DF524C"/>
    <w:rsid w:val="00E17207"/>
    <w:rsid w:val="00E3420B"/>
    <w:rsid w:val="00E73543"/>
    <w:rsid w:val="00E75433"/>
    <w:rsid w:val="00E84679"/>
    <w:rsid w:val="00E8658A"/>
    <w:rsid w:val="00E9047B"/>
    <w:rsid w:val="00E9126D"/>
    <w:rsid w:val="00EA4116"/>
    <w:rsid w:val="00EA4242"/>
    <w:rsid w:val="00EB00A7"/>
    <w:rsid w:val="00EB44D5"/>
    <w:rsid w:val="00EB5A5E"/>
    <w:rsid w:val="00EC3419"/>
    <w:rsid w:val="00EC3DDE"/>
    <w:rsid w:val="00EC55ED"/>
    <w:rsid w:val="00EC7E68"/>
    <w:rsid w:val="00EF64FA"/>
    <w:rsid w:val="00F23A46"/>
    <w:rsid w:val="00F3528F"/>
    <w:rsid w:val="00F3671D"/>
    <w:rsid w:val="00F3770A"/>
    <w:rsid w:val="00F50622"/>
    <w:rsid w:val="00F518A2"/>
    <w:rsid w:val="00F700AE"/>
    <w:rsid w:val="00F714B9"/>
    <w:rsid w:val="00F82535"/>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 w:type="character" w:customStyle="1" w:styleId="title-text">
    <w:name w:val="title-text"/>
    <w:basedOn w:val="DefaultParagraphFont"/>
    <w:rsid w:val="00092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40713532">
      <w:bodyDiv w:val="1"/>
      <w:marLeft w:val="0"/>
      <w:marRight w:val="0"/>
      <w:marTop w:val="0"/>
      <w:marBottom w:val="0"/>
      <w:divBdr>
        <w:top w:val="none" w:sz="0" w:space="0" w:color="auto"/>
        <w:left w:val="none" w:sz="0" w:space="0" w:color="auto"/>
        <w:bottom w:val="none" w:sz="0" w:space="0" w:color="auto"/>
        <w:right w:val="none" w:sz="0" w:space="0" w:color="auto"/>
      </w:divBdr>
    </w:div>
    <w:div w:id="58985062">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1014010">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03382701">
      <w:bodyDiv w:val="1"/>
      <w:marLeft w:val="0"/>
      <w:marRight w:val="0"/>
      <w:marTop w:val="0"/>
      <w:marBottom w:val="0"/>
      <w:divBdr>
        <w:top w:val="none" w:sz="0" w:space="0" w:color="auto"/>
        <w:left w:val="none" w:sz="0" w:space="0" w:color="auto"/>
        <w:bottom w:val="none" w:sz="0" w:space="0" w:color="auto"/>
        <w:right w:val="none" w:sz="0" w:space="0" w:color="auto"/>
      </w:divBdr>
    </w:div>
    <w:div w:id="409430103">
      <w:bodyDiv w:val="1"/>
      <w:marLeft w:val="0"/>
      <w:marRight w:val="0"/>
      <w:marTop w:val="0"/>
      <w:marBottom w:val="0"/>
      <w:divBdr>
        <w:top w:val="none" w:sz="0" w:space="0" w:color="auto"/>
        <w:left w:val="none" w:sz="0" w:space="0" w:color="auto"/>
        <w:bottom w:val="none" w:sz="0" w:space="0" w:color="auto"/>
        <w:right w:val="none" w:sz="0" w:space="0" w:color="auto"/>
      </w:divBdr>
    </w:div>
    <w:div w:id="411926511">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00382324">
      <w:bodyDiv w:val="1"/>
      <w:marLeft w:val="0"/>
      <w:marRight w:val="0"/>
      <w:marTop w:val="0"/>
      <w:marBottom w:val="0"/>
      <w:divBdr>
        <w:top w:val="none" w:sz="0" w:space="0" w:color="auto"/>
        <w:left w:val="none" w:sz="0" w:space="0" w:color="auto"/>
        <w:bottom w:val="none" w:sz="0" w:space="0" w:color="auto"/>
        <w:right w:val="none" w:sz="0" w:space="0" w:color="auto"/>
      </w:divBdr>
    </w:div>
    <w:div w:id="617881712">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76705328">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70487880">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0371281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229267876">
      <w:bodyDiv w:val="1"/>
      <w:marLeft w:val="0"/>
      <w:marRight w:val="0"/>
      <w:marTop w:val="0"/>
      <w:marBottom w:val="0"/>
      <w:divBdr>
        <w:top w:val="none" w:sz="0" w:space="0" w:color="auto"/>
        <w:left w:val="none" w:sz="0" w:space="0" w:color="auto"/>
        <w:bottom w:val="none" w:sz="0" w:space="0" w:color="auto"/>
        <w:right w:val="none" w:sz="0" w:space="0" w:color="auto"/>
      </w:divBdr>
    </w:div>
    <w:div w:id="1249846467">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10867455">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66059052">
      <w:bodyDiv w:val="1"/>
      <w:marLeft w:val="0"/>
      <w:marRight w:val="0"/>
      <w:marTop w:val="0"/>
      <w:marBottom w:val="0"/>
      <w:divBdr>
        <w:top w:val="none" w:sz="0" w:space="0" w:color="auto"/>
        <w:left w:val="none" w:sz="0" w:space="0" w:color="auto"/>
        <w:bottom w:val="none" w:sz="0" w:space="0" w:color="auto"/>
        <w:right w:val="none" w:sz="0" w:space="0" w:color="auto"/>
      </w:divBdr>
    </w:div>
    <w:div w:id="1379548493">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00288345">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62276364">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49957058">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769423552">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851990755">
      <w:bodyDiv w:val="1"/>
      <w:marLeft w:val="0"/>
      <w:marRight w:val="0"/>
      <w:marTop w:val="0"/>
      <w:marBottom w:val="0"/>
      <w:divBdr>
        <w:top w:val="none" w:sz="0" w:space="0" w:color="auto"/>
        <w:left w:val="none" w:sz="0" w:space="0" w:color="auto"/>
        <w:bottom w:val="none" w:sz="0" w:space="0" w:color="auto"/>
        <w:right w:val="none" w:sz="0" w:space="0" w:color="auto"/>
      </w:divBdr>
    </w:div>
    <w:div w:id="1886675396">
      <w:bodyDiv w:val="1"/>
      <w:marLeft w:val="0"/>
      <w:marRight w:val="0"/>
      <w:marTop w:val="0"/>
      <w:marBottom w:val="0"/>
      <w:divBdr>
        <w:top w:val="none" w:sz="0" w:space="0" w:color="auto"/>
        <w:left w:val="none" w:sz="0" w:space="0" w:color="auto"/>
        <w:bottom w:val="none" w:sz="0" w:space="0" w:color="auto"/>
        <w:right w:val="none" w:sz="0" w:space="0" w:color="auto"/>
      </w:divBdr>
    </w:div>
    <w:div w:id="1916428339">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11643291">
      <w:bodyDiv w:val="1"/>
      <w:marLeft w:val="0"/>
      <w:marRight w:val="0"/>
      <w:marTop w:val="0"/>
      <w:marBottom w:val="0"/>
      <w:divBdr>
        <w:top w:val="none" w:sz="0" w:space="0" w:color="auto"/>
        <w:left w:val="none" w:sz="0" w:space="0" w:color="auto"/>
        <w:bottom w:val="none" w:sz="0" w:space="0" w:color="auto"/>
        <w:right w:val="none" w:sz="0" w:space="0" w:color="auto"/>
      </w:divBdr>
    </w:div>
    <w:div w:id="2011828307">
      <w:bodyDiv w:val="1"/>
      <w:marLeft w:val="0"/>
      <w:marRight w:val="0"/>
      <w:marTop w:val="0"/>
      <w:marBottom w:val="0"/>
      <w:divBdr>
        <w:top w:val="none" w:sz="0" w:space="0" w:color="auto"/>
        <w:left w:val="none" w:sz="0" w:space="0" w:color="auto"/>
        <w:bottom w:val="none" w:sz="0" w:space="0" w:color="auto"/>
        <w:right w:val="none" w:sz="0" w:space="0" w:color="auto"/>
      </w:divBdr>
    </w:div>
    <w:div w:id="2025546841">
      <w:bodyDiv w:val="1"/>
      <w:marLeft w:val="0"/>
      <w:marRight w:val="0"/>
      <w:marTop w:val="0"/>
      <w:marBottom w:val="0"/>
      <w:divBdr>
        <w:top w:val="none" w:sz="0" w:space="0" w:color="auto"/>
        <w:left w:val="none" w:sz="0" w:space="0" w:color="auto"/>
        <w:bottom w:val="none" w:sz="0" w:space="0" w:color="auto"/>
        <w:right w:val="none" w:sz="0" w:space="0" w:color="auto"/>
      </w:divBdr>
    </w:div>
    <w:div w:id="2034072434">
      <w:bodyDiv w:val="1"/>
      <w:marLeft w:val="0"/>
      <w:marRight w:val="0"/>
      <w:marTop w:val="0"/>
      <w:marBottom w:val="0"/>
      <w:divBdr>
        <w:top w:val="none" w:sz="0" w:space="0" w:color="auto"/>
        <w:left w:val="none" w:sz="0" w:space="0" w:color="auto"/>
        <w:bottom w:val="none" w:sz="0" w:space="0" w:color="auto"/>
        <w:right w:val="none" w:sz="0" w:space="0" w:color="auto"/>
      </w:divBdr>
    </w:div>
    <w:div w:id="2067561114">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journals.plos.org/plosmedicine/article?id=10.1371/journal.pmed.1001010"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3</Pages>
  <Words>4568</Words>
  <Characters>2604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25</cp:revision>
  <dcterms:created xsi:type="dcterms:W3CDTF">2023-03-09T16:44:00Z</dcterms:created>
  <dcterms:modified xsi:type="dcterms:W3CDTF">2023-07-1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Obl0RYt"/&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